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uk menganalisis opini, sentimen, dan subjektifitas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Statista Research Departe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 xml:space="preserve">, </w:t>
      </w:r>
      <w:r w:rsidR="00F329A5" w:rsidRPr="00EC5D85">
        <w:rPr>
          <w:i/>
          <w:szCs w:val="24"/>
        </w:rPr>
        <w:t>dataset</w:t>
      </w:r>
      <w:r w:rsidR="00E044D8" w:rsidRPr="00EC5D85">
        <w:rPr>
          <w:szCs w:val="24"/>
        </w:rPr>
        <w:t xml:space="preserve"> </w:t>
      </w:r>
      <w:r w:rsidR="00F329A5" w:rsidRPr="00EC5D85">
        <w:rPr>
          <w:szCs w:val="24"/>
        </w:rPr>
        <w:t xml:space="preserve">dikumpulkan berdasarkan </w:t>
      </w:r>
      <w:r w:rsidR="00C066CB" w:rsidRPr="00EC5D85">
        <w:rPr>
          <w:szCs w:val="24"/>
        </w:rPr>
        <w:t xml:space="preserve">beberapa </w:t>
      </w:r>
      <w:r w:rsidR="00F329A5" w:rsidRPr="00EC5D85">
        <w:rPr>
          <w:szCs w:val="24"/>
        </w:rPr>
        <w:t>parameter</w:t>
      </w:r>
      <w:r w:rsidR="00AF66CA" w:rsidRPr="00EC5D85">
        <w:rPr>
          <w:szCs w:val="24"/>
        </w:rPr>
        <w:t xml:space="preserve"> kata kunci antara lain: X, Y dan Z dalam periode waktu 1 Desember 2020 hingga 31 Januari 2021.</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pr</w:t>
      </w:r>
      <w:r w:rsidR="004F6C7E" w:rsidRPr="00EC5D85">
        <w:rPr>
          <w:szCs w:val="24"/>
        </w:rPr>
        <w:t>a</w:t>
      </w:r>
      <w:r w:rsidR="00AC3919" w:rsidRPr="00EC5D85">
        <w:rPr>
          <w:szCs w:val="24"/>
        </w:rPr>
        <w:t>mrosesan 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AD26C2" w:rsidRPr="00EC5D85">
        <w:rPr>
          <w:i/>
          <w:szCs w:val="24"/>
        </w:rPr>
        <w:t>case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6B5E8B" w:rsidRPr="00EC5D85">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415D15" w:rsidRPr="00EC5D85">
        <w:rPr>
          <w:i/>
          <w:szCs w:val="24"/>
        </w:rPr>
        <w:t xml:space="preserve"> stop word,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12476B" w:rsidP="00246C8B">
      <w:pPr>
        <w:pStyle w:val="Heading3"/>
        <w:numPr>
          <w:ilvl w:val="0"/>
          <w:numId w:val="9"/>
        </w:numPr>
        <w:spacing w:line="240" w:lineRule="auto"/>
        <w:ind w:left="1560" w:hanging="851"/>
        <w:rPr>
          <w:i/>
        </w:rPr>
      </w:pPr>
      <w:r w:rsidRPr="00EC5D85">
        <w:rPr>
          <w:i/>
        </w:rPr>
        <w:t>C</w:t>
      </w:r>
      <w:r w:rsidR="00234135" w:rsidRPr="00EC5D85">
        <w:rPr>
          <w:i/>
        </w:rPr>
        <w:t>ase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A641A3" w:rsidRPr="00EC5D85">
        <w:rPr>
          <w:szCs w:val="24"/>
        </w:rPr>
        <w:t xml:space="preserve">angka (0-9), </w:t>
      </w:r>
      <w:r w:rsidR="00F0088B" w:rsidRPr="00EC5D85">
        <w:rPr>
          <w:szCs w:val="24"/>
        </w:rPr>
        <w:t>tanda baca</w:t>
      </w:r>
      <w:r w:rsidR="003A6F17" w:rsidRPr="00EC5D85">
        <w:rPr>
          <w:szCs w:val="24"/>
        </w:rPr>
        <w:t xml:space="preserve">, dan spasi </w:t>
      </w:r>
      <w:r w:rsidR="003C16C6" w:rsidRPr="00EC5D85">
        <w:rPr>
          <w:szCs w:val="24"/>
        </w:rPr>
        <w:t>berlebih</w:t>
      </w:r>
      <w:r w:rsidR="00643D24" w:rsidRPr="00EC5D85">
        <w:rPr>
          <w:szCs w:val="24"/>
        </w:rPr>
        <w:t xml:space="preserve"> </w:t>
      </w:r>
      <w:r w:rsidR="003C16C6" w:rsidRPr="00EC5D85">
        <w:rPr>
          <w:szCs w:val="24"/>
        </w:rPr>
        <w:t>.</w:t>
      </w:r>
    </w:p>
    <w:p w:rsidR="00D8646C" w:rsidRPr="00EC5D85" w:rsidRDefault="0080538F" w:rsidP="00246C8B">
      <w:pPr>
        <w:pStyle w:val="Heading3"/>
        <w:numPr>
          <w:ilvl w:val="0"/>
          <w:numId w:val="9"/>
        </w:numPr>
        <w:spacing w:line="240" w:lineRule="auto"/>
        <w:ind w:left="1560" w:hanging="851"/>
        <w:rPr>
          <w:i/>
        </w:rPr>
      </w:pPr>
      <w:r w:rsidRPr="00EC5D85">
        <w:rPr>
          <w:i/>
        </w:rPr>
        <w:t>Mengubah s</w:t>
      </w:r>
      <w:r w:rsidR="00D8646C" w:rsidRPr="00EC5D85">
        <w:rPr>
          <w:i/>
        </w:rPr>
        <w:t>lang word</w:t>
      </w:r>
    </w:p>
    <w:p w:rsidR="00A13AF6" w:rsidRPr="00EC5D85" w:rsidRDefault="002B1909" w:rsidP="00246C8B">
      <w:pPr>
        <w:spacing w:line="240" w:lineRule="auto"/>
        <w:ind w:left="1560" w:firstLine="425"/>
        <w:rPr>
          <w:szCs w:val="24"/>
        </w:rPr>
      </w:pPr>
      <w:r w:rsidRPr="00EC5D85">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Antinasari, 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sidR="008C5704" w:rsidRPr="00EC5D85">
        <w:rPr>
          <w:i/>
          <w:szCs w:val="24"/>
        </w:rPr>
        <w:t>s</w:t>
      </w:r>
      <w:r w:rsidR="002A428D" w:rsidRPr="00EC5D85">
        <w:rPr>
          <w:i/>
          <w:szCs w:val="24"/>
        </w:rPr>
        <w:t>lang word</w:t>
      </w:r>
      <w:r w:rsidR="002534D9" w:rsidRPr="00EC5D85">
        <w:rPr>
          <w:szCs w:val="24"/>
        </w:rPr>
        <w:t xml:space="preserve">. Kamus tersebut </w:t>
      </w:r>
      <w:r w:rsidR="005679D2" w:rsidRPr="00EC5D85">
        <w:rPr>
          <w:szCs w:val="24"/>
        </w:rPr>
        <w:lastRenderedPageBreak/>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4147FC" w:rsidRPr="00EC5D85">
        <w:rPr>
          <w:i/>
        </w:rPr>
        <w:t>s</w:t>
      </w:r>
      <w:r w:rsidR="00234135" w:rsidRPr="00EC5D85">
        <w:rPr>
          <w:i/>
        </w:rPr>
        <w:t>t</w:t>
      </w:r>
      <w:r w:rsidR="004622D5" w:rsidRPr="00EC5D85">
        <w:rPr>
          <w:i/>
        </w:rPr>
        <w:t>op</w:t>
      </w:r>
      <w:r w:rsidR="00245617" w:rsidRPr="00EC5D85">
        <w:rPr>
          <w:i/>
        </w:rPr>
        <w:t xml:space="preserve"> </w:t>
      </w:r>
      <w:r w:rsidR="004622D5" w:rsidRPr="00EC5D85">
        <w:rPr>
          <w:i/>
        </w:rPr>
        <w:t>word</w:t>
      </w:r>
    </w:p>
    <w:p w:rsidR="00524FED" w:rsidRPr="00EC5D85" w:rsidRDefault="00524FED" w:rsidP="00246C8B">
      <w:pPr>
        <w:spacing w:line="240" w:lineRule="auto"/>
        <w:ind w:left="1560" w:firstLine="425"/>
        <w:rPr>
          <w:szCs w:val="24"/>
        </w:rPr>
      </w:pPr>
      <w:r w:rsidRPr="00EC5D85">
        <w:rPr>
          <w:i/>
          <w:szCs w:val="24"/>
        </w:rPr>
        <w:t>Stop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sidR="008C5704" w:rsidRPr="00EC5D85">
        <w:rPr>
          <w:i/>
          <w:szCs w:val="24"/>
        </w:rPr>
        <w:t>stop word</w:t>
      </w:r>
      <w:r w:rsidR="008C5704" w:rsidRPr="00EC5D85">
        <w:rPr>
          <w:szCs w:val="24"/>
        </w:rPr>
        <w:t xml:space="preserve"> akan ditampung ke dalam kamus </w:t>
      </w:r>
      <w:r w:rsidR="008C5704" w:rsidRPr="00EC5D85">
        <w:rPr>
          <w:i/>
          <w:szCs w:val="24"/>
        </w:rPr>
        <w:t>stop word.</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 xml:space="preserve">dokumen atau kalimat yang tergolong kedalam </w:t>
      </w:r>
      <w:r w:rsidR="00124DC7" w:rsidRPr="00EC5D85">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dengan paket StemmerFactory</w:t>
      </w:r>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240713" w:rsidRPr="00EC5D85">
        <w:rPr>
          <w:szCs w:val="24"/>
        </w:rPr>
        <w:t>subjektifitas peneliti</w:t>
      </w:r>
      <w:r w:rsidR="006A388D" w:rsidRPr="00EC5D85">
        <w:rPr>
          <w:szCs w:val="24"/>
        </w:rPr>
        <w:t xml:space="preserve"> 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p w:rsidR="002B3286" w:rsidRDefault="002B3286" w:rsidP="00246C8B">
      <w:pPr>
        <w:spacing w:line="240" w:lineRule="auto"/>
        <w:ind w:left="1560" w:firstLine="425"/>
        <w:rPr>
          <w:szCs w:val="24"/>
        </w:rPr>
      </w:pPr>
    </w:p>
    <w:p w:rsidR="002B3286" w:rsidRPr="00EC5D85" w:rsidRDefault="002B3286" w:rsidP="00246C8B">
      <w:pPr>
        <w:spacing w:line="240" w:lineRule="auto"/>
        <w:ind w:left="1560" w:firstLine="425"/>
        <w:rPr>
          <w:szCs w:val="24"/>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p w:rsidR="00B037EE" w:rsidRDefault="00EE714D"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B037EE" w:rsidRPr="006E6BD6" w:rsidRDefault="00B037EE" w:rsidP="00B037EE">
            <w:pPr>
              <w:pStyle w:val="Caption"/>
              <w:jc w:val="right"/>
              <w:rPr>
                <w:i w:val="0"/>
                <w:color w:val="000000" w:themeColor="text1"/>
                <w:sz w:val="20"/>
                <w:szCs w:val="20"/>
              </w:rPr>
            </w:pPr>
            <w:r w:rsidRPr="006E6BD6">
              <w:rPr>
                <w:i w:val="0"/>
                <w:color w:val="000000" w:themeColor="text1"/>
                <w:sz w:val="20"/>
                <w:szCs w:val="20"/>
              </w:rPr>
              <w:t xml:space="preserve">Rumus </w:t>
            </w:r>
            <w:r w:rsidRPr="006E6BD6">
              <w:rPr>
                <w:i w:val="0"/>
                <w:color w:val="000000" w:themeColor="text1"/>
                <w:sz w:val="20"/>
                <w:szCs w:val="20"/>
              </w:rPr>
              <w:fldChar w:fldCharType="begin"/>
            </w:r>
            <w:r w:rsidRPr="006E6BD6">
              <w:rPr>
                <w:i w:val="0"/>
                <w:color w:val="000000" w:themeColor="text1"/>
                <w:sz w:val="20"/>
                <w:szCs w:val="20"/>
              </w:rPr>
              <w:instrText xml:space="preserve"> SEQ Rumus \* ARABIC </w:instrText>
            </w:r>
            <w:r w:rsidRPr="006E6BD6">
              <w:rPr>
                <w:i w:val="0"/>
                <w:color w:val="000000" w:themeColor="text1"/>
                <w:sz w:val="20"/>
                <w:szCs w:val="20"/>
              </w:rPr>
              <w:fldChar w:fldCharType="separate"/>
            </w:r>
            <w:r w:rsidRPr="006E6BD6">
              <w:rPr>
                <w:i w:val="0"/>
                <w:noProof/>
                <w:color w:val="000000" w:themeColor="text1"/>
                <w:sz w:val="20"/>
                <w:szCs w:val="20"/>
              </w:rPr>
              <w:t>1</w:t>
            </w:r>
            <w:r w:rsidRPr="006E6BD6">
              <w:rPr>
                <w:i w:val="0"/>
                <w:color w:val="000000" w:themeColor="text1"/>
                <w:sz w:val="20"/>
                <w:szCs w:val="20"/>
              </w:rPr>
              <w:fldChar w:fldCharType="end"/>
            </w:r>
            <w:r w:rsidR="00BA0561">
              <w:rPr>
                <w:i w:val="0"/>
                <w:color w:val="000000" w:themeColor="text1"/>
                <w:sz w:val="20"/>
                <w:szCs w:val="20"/>
              </w:rPr>
              <w:t xml:space="preserve">(2. </w:t>
            </w:r>
            <w:r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8F3B27" w:rsidRPr="00093C3E">
        <w:rPr>
          <w:rFonts w:cs="Times New Roman"/>
          <w:szCs w:val="24"/>
        </w:rPr>
        <w:t xml:space="preserve"> kelas sentimenya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093C3E" w:rsidRDefault="00585C8A"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a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 xml:space="preserve">(Sari and </w:t>
      </w:r>
      <w:r w:rsidR="006B35D4" w:rsidRPr="006B35D4">
        <w:rPr>
          <w:rFonts w:cs="Times New Roman"/>
          <w:noProof/>
          <w:szCs w:val="24"/>
        </w:rPr>
        <w:lastRenderedPageBreak/>
        <w:t>Wibowo, 2019)</w:t>
      </w:r>
      <w:r w:rsidR="006B35D4">
        <w:rPr>
          <w:rFonts w:cs="Times New Roman"/>
          <w:szCs w:val="24"/>
        </w:rPr>
        <w:fldChar w:fldCharType="end"/>
      </w:r>
      <w:r w:rsidRPr="00093C3E">
        <w:rPr>
          <w:rFonts w:cs="Times New Roman"/>
          <w:szCs w:val="24"/>
        </w:rPr>
        <w:t xml:space="preserve">. Dalam penelitian ini proses </w:t>
      </w:r>
      <w:r w:rsidRPr="00093C3E">
        <w:rPr>
          <w:rFonts w:cs="Times New Roman"/>
          <w:i/>
          <w:szCs w:val="24"/>
        </w:rPr>
        <w:t>modeling</w:t>
      </w:r>
      <w:r w:rsidRPr="00093C3E">
        <w:rPr>
          <w:rFonts w:cs="Times New Roman"/>
          <w:szCs w:val="24"/>
        </w:rPr>
        <w:t xml:space="preserve"> melibatkan ekstraksi fitur kata </w:t>
      </w:r>
      <w:r w:rsidRPr="00093C3E">
        <w:rPr>
          <w:rFonts w:cs="Times New Roman"/>
          <w:i/>
          <w:szCs w:val="24"/>
        </w:rPr>
        <w:t xml:space="preserve">CountVectorizer </w:t>
      </w:r>
      <w:r w:rsidRPr="00093C3E">
        <w:rPr>
          <w:rFonts w:cs="Times New Roman"/>
          <w:szCs w:val="24"/>
        </w:rPr>
        <w:t xml:space="preserve">dengan data latih yang digunakan sebanyak X data </w:t>
      </w:r>
      <w:r w:rsidRPr="00093C3E">
        <w:rPr>
          <w:rFonts w:cs="Times New Roman"/>
          <w:i/>
          <w:szCs w:val="24"/>
        </w:rPr>
        <w:t xml:space="preserve">tweet, </w:t>
      </w:r>
      <w:r w:rsidRPr="00093C3E">
        <w:rPr>
          <w:rFonts w:cs="Times New Roman"/>
          <w:szCs w:val="24"/>
        </w:rPr>
        <w:t xml:space="preserve">terdiri dengan ciri: X </w:t>
      </w:r>
      <w:r w:rsidRPr="00093C3E">
        <w:rPr>
          <w:rFonts w:cs="Times New Roman"/>
          <w:i/>
          <w:szCs w:val="24"/>
        </w:rPr>
        <w:t>tweet</w:t>
      </w:r>
      <w:r w:rsidRPr="00093C3E">
        <w:rPr>
          <w:rFonts w:cs="Times New Roman"/>
          <w:szCs w:val="24"/>
        </w:rPr>
        <w:t xml:space="preserve"> positif, X </w:t>
      </w:r>
      <w:r w:rsidRPr="00093C3E">
        <w:rPr>
          <w:rFonts w:cs="Times New Roman"/>
          <w:i/>
          <w:szCs w:val="24"/>
        </w:rPr>
        <w:t>tweet</w:t>
      </w:r>
      <w:r w:rsidRPr="00093C3E">
        <w:rPr>
          <w:rFonts w:cs="Times New Roman"/>
          <w:szCs w:val="24"/>
        </w:rPr>
        <w:t xml:space="preserve"> netral dan X </w:t>
      </w:r>
      <w:r w:rsidRPr="00093C3E">
        <w:rPr>
          <w:rFonts w:cs="Times New Roman"/>
          <w:i/>
          <w:szCs w:val="24"/>
        </w:rPr>
        <w:t>tweet</w:t>
      </w:r>
      <w:r w:rsidRPr="00093C3E">
        <w:rPr>
          <w:rFonts w:cs="Times New Roman"/>
          <w:szCs w:val="24"/>
        </w:rPr>
        <w:t xml:space="preserve"> negatif.</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r w:rsidR="0079667F" w:rsidRPr="00093C3E">
        <w:rPr>
          <w:rFonts w:cs="Times New Roman"/>
          <w:i/>
          <w:szCs w:val="24"/>
        </w:rPr>
        <w:t>s</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79667F" w:rsidRPr="00093C3E">
        <w:rPr>
          <w:rFonts w:cs="Times New Roman"/>
          <w:i/>
          <w:szCs w:val="24"/>
        </w:rPr>
        <w:t>s</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EE714D"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16026"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 xml:space="preserve">Rumus </w:t>
            </w:r>
            <w:r w:rsidRPr="006E6BD6">
              <w:rPr>
                <w:rFonts w:cs="Times New Roman"/>
                <w:i w:val="0"/>
                <w:color w:val="000000" w:themeColor="text1"/>
                <w:sz w:val="20"/>
                <w:szCs w:val="20"/>
              </w:rPr>
              <w:fldChar w:fldCharType="begin"/>
            </w:r>
            <w:r w:rsidRPr="006E6BD6">
              <w:rPr>
                <w:rFonts w:cs="Times New Roman"/>
                <w:i w:val="0"/>
                <w:color w:val="000000" w:themeColor="text1"/>
                <w:sz w:val="20"/>
                <w:szCs w:val="20"/>
              </w:rPr>
              <w:instrText xml:space="preserve"> SEQ Rumus \* ARABIC </w:instrText>
            </w:r>
            <w:r w:rsidRPr="006E6BD6">
              <w:rPr>
                <w:rFonts w:cs="Times New Roman"/>
                <w:i w:val="0"/>
                <w:color w:val="000000" w:themeColor="text1"/>
                <w:sz w:val="20"/>
                <w:szCs w:val="20"/>
              </w:rPr>
              <w:fldChar w:fldCharType="separate"/>
            </w:r>
            <w:r w:rsidR="00B037EE" w:rsidRPr="006E6BD6">
              <w:rPr>
                <w:rFonts w:cs="Times New Roman"/>
                <w:i w:val="0"/>
                <w:noProof/>
                <w:color w:val="000000" w:themeColor="text1"/>
                <w:sz w:val="20"/>
                <w:szCs w:val="20"/>
              </w:rPr>
              <w:t>2</w:t>
            </w:r>
            <w:r w:rsidRPr="006E6BD6">
              <w:rPr>
                <w:rFonts w:cs="Times New Roman"/>
                <w:i w:val="0"/>
                <w:color w:val="000000" w:themeColor="text1"/>
                <w:sz w:val="20"/>
                <w:szCs w:val="20"/>
              </w:rPr>
              <w:fldChar w:fldCharType="end"/>
            </w:r>
            <w:r w:rsidR="005A4325"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005A4325"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bookmarkStart w:id="0" w:name="_GoBack"/>
      <w:bookmarkEnd w:id="0"/>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DE0554" w:rsidRPr="00093C3E">
        <w:rPr>
          <w:rFonts w:cs="Times New Roman"/>
          <w:i/>
          <w:szCs w:val="24"/>
        </w:rPr>
        <w:t>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lastRenderedPageBreak/>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Studi Pustaka</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xml:space="preserve">, terdapat penelitian yang sudah ada sebelumnya, di 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Studi Pustaka</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4942D1">
        <w:trPr>
          <w:trHeight w:val="315"/>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eminar Nasional Teknologi Informasi dan Komunikasi 2016 (SENTIKA 2016), 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telekomunikas idan didapatkan hasil akurasi mencapai </w:t>
            </w:r>
            <w:r w:rsidRPr="00AB52EB">
              <w:rPr>
                <w:rFonts w:eastAsia="Times New Roman" w:cs="Times New Roman"/>
                <w:szCs w:val="24"/>
                <w:lang w:eastAsia="id-ID"/>
              </w:rPr>
              <w:lastRenderedPageBreak/>
              <w:t>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SIMETRIS, Vol. 10, No. 2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metode Naïve Bayes </w:t>
            </w:r>
            <w:r w:rsidRPr="00AB52EB">
              <w:rPr>
                <w:rFonts w:eastAsia="Times New Roman" w:cs="Times New Roman"/>
                <w:szCs w:val="24"/>
                <w:lang w:eastAsia="id-ID"/>
              </w:rPr>
              <w:lastRenderedPageBreak/>
              <w:t>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KRL </w:t>
            </w:r>
            <w:r w:rsidRPr="00AB52EB">
              <w:rPr>
                <w:rFonts w:eastAsia="Times New Roman" w:cs="Times New Roman"/>
                <w:szCs w:val="24"/>
                <w:lang w:eastAsia="id-ID"/>
              </w:rPr>
              <w:lastRenderedPageBreak/>
              <w:t>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127 data yang telah diberikan label positif </w:t>
            </w:r>
            <w:r w:rsidRPr="00AB52EB">
              <w:rPr>
                <w:rFonts w:eastAsia="Times New Roman" w:cs="Times New Roman"/>
                <w:szCs w:val="24"/>
                <w:lang w:eastAsia="id-ID"/>
              </w:rPr>
              <w:lastRenderedPageBreak/>
              <w:t>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SVM). Akurasi tertinggi didapat saat menggunakan metode </w:t>
            </w:r>
            <w:r w:rsidRPr="00AB52EB">
              <w:rPr>
                <w:rFonts w:eastAsia="Times New Roman" w:cs="Times New Roman"/>
                <w:szCs w:val="24"/>
                <w:lang w:eastAsia="id-ID"/>
              </w:rPr>
              <w:lastRenderedPageBreak/>
              <w:t>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persepakbolaan di Indonesia yang diambil dari akun twitter resmi PSSI. </w:t>
            </w:r>
            <w:r w:rsidRPr="00AB52EB">
              <w:rPr>
                <w:rFonts w:eastAsia="Times New Roman" w:cs="Times New Roman"/>
                <w:szCs w:val="24"/>
                <w:lang w:eastAsia="id-ID"/>
              </w:rPr>
              <w:lastRenderedPageBreak/>
              <w:t>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eminar Nasional Informatika Medis, Hal. 17-23, 2018, ISSN: 9-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mengembangkan model untuk mengetahui sentimen publik terhadap enam macam program kebijakan pemerintah yaitu imunisasi, asuransi kesehatan, stunting, gizi buruk, pelayanan kesehatan, dan jaminan  </w:t>
            </w:r>
            <w:r w:rsidRPr="00AB52EB">
              <w:rPr>
                <w:rFonts w:eastAsia="Times New Roman" w:cs="Times New Roman"/>
                <w:szCs w:val="24"/>
                <w:lang w:eastAsia="id-ID"/>
              </w:rPr>
              <w:lastRenderedPageBreak/>
              <w:t>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Twitter Menggunakan Text Mining Dengan Algoritma </w:t>
            </w:r>
            <w:r w:rsidRPr="00AB52EB">
              <w:rPr>
                <w:rFonts w:eastAsia="Times New Roman" w:cs="Times New Roman"/>
                <w:szCs w:val="24"/>
                <w:lang w:eastAsia="id-ID"/>
              </w:rPr>
              <w:lastRenderedPageBreak/>
              <w:t>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Dinamika Informatika Vol.10, No.2, Oktober 2018, Hal. 69-73, P-ISSN: </w:t>
            </w:r>
            <w:r w:rsidRPr="00AB52EB">
              <w:rPr>
                <w:rFonts w:eastAsia="Times New Roman" w:cs="Times New Roman"/>
                <w:szCs w:val="24"/>
                <w:lang w:eastAsia="id-ID"/>
              </w:rPr>
              <w:lastRenderedPageBreak/>
              <w:t>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lastRenderedPageBreak/>
              <w:t xml:space="preserve">Melakukan analisis dengan tujuan untuk mengklasifikasi data tweet menjadi dua sentimen yaitu positif dan negatif. Dataset bersumber dati tweet teks berbahasa </w:t>
            </w:r>
            <w:r w:rsidRPr="00AB52EB">
              <w:rPr>
                <w:rFonts w:eastAsia="Times New Roman" w:cs="Times New Roman"/>
                <w:szCs w:val="24"/>
                <w:lang w:eastAsia="id-ID"/>
              </w:rPr>
              <w:lastRenderedPageBreak/>
              <w:t>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714D" w:rsidRDefault="00EE714D" w:rsidP="00356F79">
      <w:pPr>
        <w:spacing w:after="0" w:line="240" w:lineRule="auto"/>
      </w:pPr>
      <w:r>
        <w:separator/>
      </w:r>
    </w:p>
  </w:endnote>
  <w:endnote w:type="continuationSeparator" w:id="0">
    <w:p w:rsidR="00EE714D" w:rsidRDefault="00EE714D"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714D" w:rsidRDefault="00EE714D" w:rsidP="00356F79">
      <w:pPr>
        <w:spacing w:after="0" w:line="240" w:lineRule="auto"/>
      </w:pPr>
      <w:r>
        <w:separator/>
      </w:r>
    </w:p>
  </w:footnote>
  <w:footnote w:type="continuationSeparator" w:id="0">
    <w:p w:rsidR="00EE714D" w:rsidRDefault="00EE714D"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3001"/>
    <w:rsid w:val="001242C5"/>
    <w:rsid w:val="0012476B"/>
    <w:rsid w:val="00124DC7"/>
    <w:rsid w:val="00124E84"/>
    <w:rsid w:val="00125400"/>
    <w:rsid w:val="0012640E"/>
    <w:rsid w:val="0013034F"/>
    <w:rsid w:val="00130549"/>
    <w:rsid w:val="001309C1"/>
    <w:rsid w:val="00130A74"/>
    <w:rsid w:val="00131294"/>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759F"/>
    <w:rsid w:val="002777CB"/>
    <w:rsid w:val="00280409"/>
    <w:rsid w:val="00281229"/>
    <w:rsid w:val="0028168F"/>
    <w:rsid w:val="00281DCE"/>
    <w:rsid w:val="0028367D"/>
    <w:rsid w:val="00284F4D"/>
    <w:rsid w:val="00284FB9"/>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175"/>
    <w:rsid w:val="006E246C"/>
    <w:rsid w:val="006E24CD"/>
    <w:rsid w:val="006E2743"/>
    <w:rsid w:val="006E4191"/>
    <w:rsid w:val="006E6BD6"/>
    <w:rsid w:val="006F0425"/>
    <w:rsid w:val="006F095B"/>
    <w:rsid w:val="006F108E"/>
    <w:rsid w:val="006F3459"/>
    <w:rsid w:val="006F388A"/>
    <w:rsid w:val="006F41C5"/>
    <w:rsid w:val="006F5C9E"/>
    <w:rsid w:val="006F6A12"/>
    <w:rsid w:val="007001D8"/>
    <w:rsid w:val="0070094D"/>
    <w:rsid w:val="00700EEF"/>
    <w:rsid w:val="00701294"/>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7D2"/>
    <w:rsid w:val="007368EF"/>
    <w:rsid w:val="007374AA"/>
    <w:rsid w:val="00740D5D"/>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731A"/>
    <w:rsid w:val="00800F8A"/>
    <w:rsid w:val="00801F79"/>
    <w:rsid w:val="008020B2"/>
    <w:rsid w:val="00802480"/>
    <w:rsid w:val="0080271E"/>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571C"/>
    <w:rsid w:val="00857C28"/>
    <w:rsid w:val="0086061C"/>
    <w:rsid w:val="00860CB6"/>
    <w:rsid w:val="00860F02"/>
    <w:rsid w:val="0086152F"/>
    <w:rsid w:val="008632AA"/>
    <w:rsid w:val="00863676"/>
    <w:rsid w:val="00864047"/>
    <w:rsid w:val="0086417A"/>
    <w:rsid w:val="0086455F"/>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7AAD"/>
    <w:rsid w:val="008B0FA7"/>
    <w:rsid w:val="008B2004"/>
    <w:rsid w:val="008B2B29"/>
    <w:rsid w:val="008B2CA2"/>
    <w:rsid w:val="008B41AE"/>
    <w:rsid w:val="008B43F8"/>
    <w:rsid w:val="008B580C"/>
    <w:rsid w:val="008B6AC8"/>
    <w:rsid w:val="008B6BA4"/>
    <w:rsid w:val="008C096B"/>
    <w:rsid w:val="008C13CA"/>
    <w:rsid w:val="008C36E9"/>
    <w:rsid w:val="008C4B5A"/>
    <w:rsid w:val="008C53FF"/>
    <w:rsid w:val="008C5704"/>
    <w:rsid w:val="008C7CFE"/>
    <w:rsid w:val="008D064D"/>
    <w:rsid w:val="008D0855"/>
    <w:rsid w:val="008D0A60"/>
    <w:rsid w:val="008D1792"/>
    <w:rsid w:val="008D19C7"/>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4242"/>
    <w:rsid w:val="00945009"/>
    <w:rsid w:val="00945712"/>
    <w:rsid w:val="0094575F"/>
    <w:rsid w:val="0094610E"/>
    <w:rsid w:val="0094672D"/>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3830"/>
    <w:rsid w:val="00973DD3"/>
    <w:rsid w:val="009740F8"/>
    <w:rsid w:val="009751BC"/>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F8"/>
    <w:rsid w:val="00997CB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D183F"/>
    <w:rsid w:val="009D230A"/>
    <w:rsid w:val="009D36D7"/>
    <w:rsid w:val="009E0573"/>
    <w:rsid w:val="009E121C"/>
    <w:rsid w:val="009E563E"/>
    <w:rsid w:val="009E5AF1"/>
    <w:rsid w:val="009E6BCB"/>
    <w:rsid w:val="009E6F80"/>
    <w:rsid w:val="009E7025"/>
    <w:rsid w:val="009E7BDB"/>
    <w:rsid w:val="009F00FF"/>
    <w:rsid w:val="009F0531"/>
    <w:rsid w:val="009F1750"/>
    <w:rsid w:val="009F32D3"/>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7E23"/>
    <w:rsid w:val="00A40659"/>
    <w:rsid w:val="00A41062"/>
    <w:rsid w:val="00A433FF"/>
    <w:rsid w:val="00A441A8"/>
    <w:rsid w:val="00A44374"/>
    <w:rsid w:val="00A445DE"/>
    <w:rsid w:val="00A46248"/>
    <w:rsid w:val="00A46545"/>
    <w:rsid w:val="00A46F06"/>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6C2"/>
    <w:rsid w:val="00AD2A16"/>
    <w:rsid w:val="00AD3109"/>
    <w:rsid w:val="00AD361C"/>
    <w:rsid w:val="00AD5D3C"/>
    <w:rsid w:val="00AD6869"/>
    <w:rsid w:val="00AD7455"/>
    <w:rsid w:val="00AD7EC8"/>
    <w:rsid w:val="00AE152F"/>
    <w:rsid w:val="00AE17FD"/>
    <w:rsid w:val="00AE1BA2"/>
    <w:rsid w:val="00AE25CC"/>
    <w:rsid w:val="00AE2DA2"/>
    <w:rsid w:val="00AE3DE7"/>
    <w:rsid w:val="00AE3FAA"/>
    <w:rsid w:val="00AE4A73"/>
    <w:rsid w:val="00AF1DE8"/>
    <w:rsid w:val="00AF3470"/>
    <w:rsid w:val="00AF36B9"/>
    <w:rsid w:val="00AF3BCC"/>
    <w:rsid w:val="00AF4A66"/>
    <w:rsid w:val="00AF59EC"/>
    <w:rsid w:val="00AF60B0"/>
    <w:rsid w:val="00AF66CA"/>
    <w:rsid w:val="00B0000E"/>
    <w:rsid w:val="00B0047E"/>
    <w:rsid w:val="00B02A03"/>
    <w:rsid w:val="00B03153"/>
    <w:rsid w:val="00B03277"/>
    <w:rsid w:val="00B037EE"/>
    <w:rsid w:val="00B0492F"/>
    <w:rsid w:val="00B052ED"/>
    <w:rsid w:val="00B05CA3"/>
    <w:rsid w:val="00B066A6"/>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358C"/>
    <w:rsid w:val="00C34198"/>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80B56"/>
    <w:rsid w:val="00C8245F"/>
    <w:rsid w:val="00C8275A"/>
    <w:rsid w:val="00C8490E"/>
    <w:rsid w:val="00C87416"/>
    <w:rsid w:val="00C8766D"/>
    <w:rsid w:val="00C915DF"/>
    <w:rsid w:val="00C91B4B"/>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5CB2"/>
    <w:rsid w:val="00D85EB9"/>
    <w:rsid w:val="00D8646C"/>
    <w:rsid w:val="00D879F5"/>
    <w:rsid w:val="00D90DA0"/>
    <w:rsid w:val="00D9251B"/>
    <w:rsid w:val="00D9373D"/>
    <w:rsid w:val="00D948C9"/>
    <w:rsid w:val="00D956EE"/>
    <w:rsid w:val="00D97528"/>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4024B"/>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715"/>
    <w:rsid w:val="00F94E73"/>
    <w:rsid w:val="00F968D9"/>
    <w:rsid w:val="00F97759"/>
    <w:rsid w:val="00FA018B"/>
    <w:rsid w:val="00FA084B"/>
    <w:rsid w:val="00FA1DEE"/>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77281-8634-47C9-BEA4-6FA18DC32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8</TotalTime>
  <Pages>13</Pages>
  <Words>17274</Words>
  <Characters>98468</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044</cp:revision>
  <dcterms:created xsi:type="dcterms:W3CDTF">2020-12-13T08:58:00Z</dcterms:created>
  <dcterms:modified xsi:type="dcterms:W3CDTF">2021-01-2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